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3760" w:rsidRPr="008678EE" w:rsidRDefault="001F3D2A">
      <w:pPr>
        <w:rPr>
          <w:u w:val="single"/>
        </w:rPr>
      </w:pPr>
      <w:r w:rsidRPr="008678EE">
        <w:rPr>
          <w:u w:val="single"/>
        </w:rPr>
        <w:t xml:space="preserve">Fire and monsoon </w:t>
      </w:r>
      <w:r w:rsidR="00E64045">
        <w:rPr>
          <w:u w:val="single"/>
        </w:rPr>
        <w:t xml:space="preserve">8/27/14 </w:t>
      </w:r>
      <w:r w:rsidRPr="008678EE">
        <w:rPr>
          <w:u w:val="single"/>
        </w:rPr>
        <w:t>meeting notes</w:t>
      </w:r>
      <w:r w:rsidR="00A22933">
        <w:rPr>
          <w:u w:val="single"/>
        </w:rPr>
        <w:t>, research ideas</w:t>
      </w:r>
      <w:r w:rsidR="00E64045">
        <w:rPr>
          <w:u w:val="single"/>
        </w:rPr>
        <w:t>, and task list</w:t>
      </w:r>
    </w:p>
    <w:p w:rsidR="001F3D2A" w:rsidRDefault="002A4B96">
      <w:r>
        <w:t>Meeting a</w:t>
      </w:r>
      <w:r w:rsidR="00F706F0">
        <w:t xml:space="preserve">ttendees: </w:t>
      </w:r>
      <w:proofErr w:type="spellStart"/>
      <w:r w:rsidR="001F3D2A">
        <w:t>C.Woodhouse</w:t>
      </w:r>
      <w:proofErr w:type="spellEnd"/>
      <w:r w:rsidR="001F3D2A">
        <w:t xml:space="preserve">, K. Miller, T.W. </w:t>
      </w:r>
      <w:proofErr w:type="spellStart"/>
      <w:r w:rsidR="001F3D2A">
        <w:t>Swetnam</w:t>
      </w:r>
      <w:proofErr w:type="spellEnd"/>
      <w:r w:rsidR="001F3D2A">
        <w:t>, D. Falk, E. Margolis</w:t>
      </w:r>
    </w:p>
    <w:p w:rsidR="00016E93" w:rsidRDefault="00F706F0">
      <w:r>
        <w:t>Ta</w:t>
      </w:r>
      <w:r w:rsidR="00392FEA">
        <w:t>s</w:t>
      </w:r>
      <w:r>
        <w:t>k</w:t>
      </w:r>
      <w:r w:rsidR="00016E93">
        <w:t>s</w:t>
      </w:r>
      <w:r>
        <w:t xml:space="preserve">: </w:t>
      </w:r>
    </w:p>
    <w:p w:rsidR="001F3D2A" w:rsidRDefault="00016E93">
      <w:r>
        <w:t xml:space="preserve">1. </w:t>
      </w:r>
      <w:r w:rsidR="001F3D2A">
        <w:t>Write up a document (research prospectus</w:t>
      </w:r>
      <w:r w:rsidR="00F70D18">
        <w:t xml:space="preserve"> or outline</w:t>
      </w:r>
      <w:r w:rsidR="001F3D2A">
        <w:t>) defining the research goals, research questions and the tasks necessary to achieve these goals</w:t>
      </w:r>
      <w:r w:rsidR="00F70D18">
        <w:t>.  This should be reviewed internally by at least Tom and Connie and then passed on to Russ.</w:t>
      </w:r>
      <w:r>
        <w:t xml:space="preserve">  This is the first step toward that document.</w:t>
      </w:r>
      <w:r w:rsidR="00F70D18">
        <w:t xml:space="preserve"> </w:t>
      </w:r>
    </w:p>
    <w:p w:rsidR="001F3D2A" w:rsidRDefault="00016E93">
      <w:r w:rsidRPr="00554C3A">
        <w:rPr>
          <w:highlight w:val="lightGray"/>
        </w:rPr>
        <w:t xml:space="preserve">2. </w:t>
      </w:r>
      <w:r w:rsidR="001F3D2A" w:rsidRPr="00554C3A">
        <w:rPr>
          <w:highlight w:val="lightGray"/>
        </w:rPr>
        <w:t xml:space="preserve">Review the funded </w:t>
      </w:r>
      <w:proofErr w:type="spellStart"/>
      <w:r w:rsidR="001F3D2A" w:rsidRPr="00554C3A">
        <w:rPr>
          <w:highlight w:val="lightGray"/>
        </w:rPr>
        <w:t>Macrosystems</w:t>
      </w:r>
      <w:proofErr w:type="spellEnd"/>
      <w:r w:rsidR="001F3D2A" w:rsidRPr="00554C3A">
        <w:rPr>
          <w:highlight w:val="lightGray"/>
        </w:rPr>
        <w:t xml:space="preserve"> proposal (webpage) – monsoon, vegetation focus on lower elevation vegetation types (grasslands?)</w:t>
      </w:r>
      <w:r w:rsidRPr="00554C3A">
        <w:rPr>
          <w:highlight w:val="lightGray"/>
        </w:rPr>
        <w:t xml:space="preserve">  Fire component was general.</w:t>
      </w:r>
      <w:r w:rsidR="005F601B">
        <w:t xml:space="preserve"> </w:t>
      </w:r>
    </w:p>
    <w:p w:rsidR="007E4DFD" w:rsidRDefault="00016E93" w:rsidP="007E4DFD">
      <w:r>
        <w:rPr>
          <w:b/>
          <w:u w:val="single"/>
        </w:rPr>
        <w:t xml:space="preserve">3. </w:t>
      </w:r>
      <w:r w:rsidR="007E4DFD" w:rsidRPr="007F4406">
        <w:rPr>
          <w:b/>
          <w:u w:val="single"/>
        </w:rPr>
        <w:t>Literature review</w:t>
      </w:r>
      <w:r w:rsidR="007E4DFD">
        <w:t xml:space="preserve"> of instrumental period summer (monsoon and pre-monsoon) fire-climate relationships (e.g., </w:t>
      </w:r>
      <w:r w:rsidR="00193EC2">
        <w:fldChar w:fldCharType="begin">
          <w:fldData xml:space="preserve">PFJlZm1hbj48Q2l0ZT48QXV0aG9yPkNyaW1taW5zPC9BdXRob3I+PFllYXI+MjAwNDwvWWVhcj48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</w:fldData>
        </w:fldChar>
      </w:r>
      <w:r w:rsidR="00310440">
        <w:instrText xml:space="preserve"> ADDIN REFMGR.CITE </w:instrText>
      </w:r>
      <w:r w:rsidR="00310440">
        <w:fldChar w:fldCharType="begin">
          <w:fldData xml:space="preserve">PFJlZm1hbj48Q2l0ZT48QXV0aG9yPkNyaW1taW5zPC9BdXRob3I+PFllYXI+MjAwNDwvWWVhcj48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</w:fldData>
        </w:fldChar>
      </w:r>
      <w:r w:rsidR="00310440">
        <w:instrText xml:space="preserve"> ADDIN EN.CITE.DATA </w:instrText>
      </w:r>
      <w:r w:rsidR="00310440">
        <w:fldChar w:fldCharType="end"/>
      </w:r>
      <w:r w:rsidR="00193EC2">
        <w:fldChar w:fldCharType="separate"/>
      </w:r>
      <w:r w:rsidR="00AE4FAA">
        <w:rPr>
          <w:noProof/>
        </w:rPr>
        <w:t>(Crimmins and Comrie, 2004; Crimmins, 2006</w:t>
      </w:r>
      <w:r w:rsidR="00310440">
        <w:rPr>
          <w:noProof/>
        </w:rPr>
        <w:t>, 2011</w:t>
      </w:r>
      <w:r w:rsidR="00AE4FAA">
        <w:rPr>
          <w:noProof/>
        </w:rPr>
        <w:t>)</w:t>
      </w:r>
      <w:r w:rsidR="00193EC2">
        <w:fldChar w:fldCharType="end"/>
      </w:r>
      <w:r w:rsidR="007E4DFD">
        <w:t xml:space="preserve">.  </w:t>
      </w:r>
      <w:r w:rsidR="000E2838">
        <w:t xml:space="preserve">A primary topic to address in the review is when and where </w:t>
      </w:r>
      <w:r w:rsidR="008678EE">
        <w:t xml:space="preserve">is summer </w:t>
      </w:r>
      <w:r w:rsidR="007E4DFD" w:rsidRPr="007E4DFD">
        <w:t>precip</w:t>
      </w:r>
      <w:r w:rsidR="008678EE">
        <w:t>itation</w:t>
      </w:r>
      <w:r w:rsidR="00701395">
        <w:t xml:space="preserve">, including prior years, </w:t>
      </w:r>
      <w:r w:rsidR="007E4DFD" w:rsidRPr="007E4DFD">
        <w:t>important for fire occurrence</w:t>
      </w:r>
      <w:r w:rsidR="007E4DFD">
        <w:t xml:space="preserve"> in the Southwest</w:t>
      </w:r>
      <w:r w:rsidR="007E4DFD" w:rsidRPr="007E4DFD">
        <w:t>?</w:t>
      </w:r>
      <w:r w:rsidR="007E4DFD">
        <w:t xml:space="preserve">  This should be used to drive hypotheses about historical fire-climate relationships, with some caveats including: (1) changed fuel structure in current ecosystems due to over a century of anthropogenic fire exclusion and (2) invasive species (grasses).</w:t>
      </w:r>
    </w:p>
    <w:p w:rsidR="00AE4FAA" w:rsidRPr="00AE4FAA" w:rsidRDefault="00AE4FAA">
      <w:r>
        <w:rPr>
          <w:b/>
          <w:u w:val="single"/>
        </w:rPr>
        <w:t xml:space="preserve">4. Literature </w:t>
      </w:r>
      <w:proofErr w:type="gramStart"/>
      <w:r>
        <w:rPr>
          <w:b/>
          <w:u w:val="single"/>
        </w:rPr>
        <w:t xml:space="preserve">review </w:t>
      </w:r>
      <w:r>
        <w:rPr>
          <w:b/>
        </w:rPr>
        <w:t xml:space="preserve"> </w:t>
      </w:r>
      <w:r>
        <w:t>of</w:t>
      </w:r>
      <w:proofErr w:type="gramEnd"/>
      <w:r>
        <w:t xml:space="preserve"> fire scar seasonality.  Original </w:t>
      </w:r>
      <w:r w:rsidR="00554C3A">
        <w:t xml:space="preserve">classification of fire scar seasonality </w:t>
      </w:r>
      <w:r>
        <w:t xml:space="preserve">came from </w:t>
      </w:r>
      <w:r>
        <w:fldChar w:fldCharType="begin"/>
      </w:r>
      <w:r w:rsidR="00310440">
        <w:instrText xml:space="preserve"> ADDIN REFMGR.CITE &lt;Refman&gt;&lt;Cite&gt;&lt;Author&gt;Baisan&lt;/Author&gt;&lt;Year&gt;1990&lt;/Year&gt;&lt;RecNum&gt;33&lt;/RecNum&gt;&lt;IDText&gt;Fire history on a desert mountain range: Rincon Mountain Wilderness, Arizona, U.S.A.&lt;/IDText&gt;&lt;MDL Ref_Type="Journal"&gt;&lt;Ref_Type&gt;Journal&lt;/Ref_Type&gt;&lt;Ref_ID&gt;33&lt;/Ref_ID&gt;&lt;Title_Primary&gt;Fire history on a desert mountain range: Rincon Mountain Wilderness, Arizona, U.S.A.&lt;/Title_Primary&gt;&lt;Authors_Primary&gt;Baisan,C.H.&lt;/Authors_Primary&gt;&lt;Authors_Primary&gt;Swetnam,T.W.&lt;/Authors_Primary&gt;&lt;Date_Primary&gt;1990&lt;/Date_Primary&gt;&lt;Keywords&gt;Arizona&lt;/Keywords&gt;&lt;Keywords&gt;dendrochronology&lt;/Keywords&gt;&lt;Keywords&gt;fire&lt;/Keywords&gt;&lt;Keywords&gt;fire history&lt;/Keywords&gt;&lt;Keywords&gt;wilderness&lt;/Keywords&gt;&lt;Reprint&gt;In File&lt;/Reprint&gt;&lt;Start_Page&gt;1559&lt;/Start_Page&gt;&lt;End_Page&gt;1569&lt;/End_Page&gt;&lt;Periodical&gt;Canadian Journal of Forest Research&lt;/Periodical&gt;&lt;Volume&gt;20&lt;/Volume&gt;&lt;ZZ_JournalFull&gt;&lt;f name="System"&gt;Canadian Journal of Forest Research&lt;/f&gt;&lt;/ZZ_JournalFull&gt;&lt;ZZ_WorkformID&gt;1&lt;/ZZ_WorkformID&gt;&lt;/MDL&gt;&lt;/Cite&gt;&lt;/Refman&gt;</w:instrText>
      </w:r>
      <w:r>
        <w:fldChar w:fldCharType="separate"/>
      </w:r>
      <w:r>
        <w:rPr>
          <w:noProof/>
        </w:rPr>
        <w:t>(Baisan and Swetnam, 1990)</w:t>
      </w:r>
      <w:r>
        <w:fldChar w:fldCharType="end"/>
      </w:r>
      <w:r w:rsidR="00310440">
        <w:t xml:space="preserve">, but other data exists from contemporary fires (e.g., </w:t>
      </w:r>
      <w:r w:rsidR="00310440">
        <w:fldChar w:fldCharType="begin">
          <w:fldData xml:space="preserve">PFJlZm1hbj48Q2l0ZT48QXV0aG9yPkZhcnJpczwvQXV0aG9yPjxZZWFyPjIwMTA8L1llYXI+PFJl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</w:fldData>
        </w:fldChar>
      </w:r>
      <w:r w:rsidR="00310440">
        <w:instrText xml:space="preserve"> ADDIN REFMGR.CITE </w:instrText>
      </w:r>
      <w:r w:rsidR="00310440">
        <w:fldChar w:fldCharType="begin">
          <w:fldData xml:space="preserve">PFJlZm1hbj48Q2l0ZT48QXV0aG9yPkZhcnJpczwvQXV0aG9yPjxZZWFyPjIwMTA8L1llYXI+PFJl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</w:fldData>
        </w:fldChar>
      </w:r>
      <w:r w:rsidR="00310440">
        <w:instrText xml:space="preserve"> ADDIN EN.CITE.DATA </w:instrText>
      </w:r>
      <w:r w:rsidR="00310440">
        <w:fldChar w:fldCharType="end"/>
      </w:r>
      <w:r w:rsidR="00310440">
        <w:fldChar w:fldCharType="separate"/>
      </w:r>
      <w:r w:rsidR="00310440">
        <w:rPr>
          <w:noProof/>
        </w:rPr>
        <w:t>(Farris et al., 2010)</w:t>
      </w:r>
      <w:r w:rsidR="00310440">
        <w:fldChar w:fldCharType="end"/>
      </w:r>
      <w:r w:rsidR="00310440">
        <w:t xml:space="preserve">maybe </w:t>
      </w:r>
      <w:r w:rsidR="00310440">
        <w:fldChar w:fldCharType="begin"/>
      </w:r>
      <w:r w:rsidR="00310440">
        <w:instrText xml:space="preserve"> ADDIN REFMGR.CITE &lt;Refman&gt;&lt;Cite&gt;&lt;Author&gt;Stephens&lt;/Author&gt;&lt;Year&gt;2010&lt;/Year&gt;&lt;RecNum&gt;3132&lt;/RecNum&gt;&lt;IDText&gt;Fire-scar formation in Jeffrey pine-mixed conifer forests in the Sierra San Pedro Martir, Mexico&lt;/IDText&gt;&lt;MDL Ref_Type="Journal"&gt;&lt;Ref_Type&gt;Journal&lt;/Ref_Type&gt;&lt;Ref_ID&gt;3132&lt;/Ref_ID&gt;&lt;Title_Primary&gt;Fire-scar formation in Jeffrey pine-mixed conifer forests in the Sierra San Pedro Martir, Mexico&lt;/Title_Primary&gt;&lt;Authors_Primary&gt;Stephens,Scott L.&lt;/Authors_Primary&gt;&lt;Authors_Primary&gt;Fry,Danny L.&lt;/Authors_Primary&gt;&lt;Authors_Primary&gt;Collins,Brandon M.&lt;/Authors_Primary&gt;&lt;Authors_Primary&gt;Skinner,Carl N.&lt;/Authors_Primary&gt;&lt;Authors_Primary&gt;Franco-Vizcaino,Ernesto&lt;/Authors_Primary&gt;&lt;Authors_Primary&gt;Freed,Travis J.&lt;/Authors_Primary&gt;&lt;Date_Primary&gt;2010&lt;/Date_Primary&gt;&lt;Keywords&gt;conifer&lt;/Keywords&gt;&lt;Keywords&gt;CONIFER FOREST&lt;/Keywords&gt;&lt;Keywords&gt;conifer forests&lt;/Keywords&gt;&lt;Keywords&gt;fire scar&lt;/Keywords&gt;&lt;Keywords&gt;fire-scar&lt;/Keywords&gt;&lt;Keywords&gt;forest&lt;/Keywords&gt;&lt;Keywords&gt;FORESTS&lt;/Keywords&gt;&lt;Keywords&gt;Mexico&lt;/Keywords&gt;&lt;Reprint&gt;In File&lt;/Reprint&gt;&lt;Start_Page&gt;1497&lt;/Start_Page&gt;&lt;End_Page&gt;1505&lt;/End_Page&gt;&lt;Periodical&gt;Canadian Journal of Forest Research-Revue Canadienne de Recherche Forestiere&lt;/Periodical&gt;&lt;Volume&gt;40&lt;/Volume&gt;&lt;Issue&gt;8&lt;/Issue&gt;&lt;Web_URL&gt;WOS:000281209600002&lt;/Web_URL&gt;&lt;ZZ_JournalFull&gt;&lt;f name="System"&gt;Canadian Journal of Forest Research-Revue Canadienne de Recherche Forestiere&lt;/f&gt;&lt;/ZZ_JournalFull&gt;&lt;ZZ_WorkformID&gt;1&lt;/ZZ_WorkformID&gt;&lt;/MDL&gt;&lt;/Cite&gt;&lt;/Refman&gt;</w:instrText>
      </w:r>
      <w:r w:rsidR="00310440">
        <w:fldChar w:fldCharType="separate"/>
      </w:r>
      <w:r w:rsidR="00310440">
        <w:rPr>
          <w:noProof/>
        </w:rPr>
        <w:t>(Stephens et al., 2010)</w:t>
      </w:r>
      <w:r w:rsidR="00310440">
        <w:fldChar w:fldCharType="end"/>
      </w:r>
      <w:r w:rsidR="00310440">
        <w:t xml:space="preserve"> or recent W.L. Baker papers.</w:t>
      </w:r>
    </w:p>
    <w:p w:rsidR="00016E93" w:rsidRDefault="00310440">
      <w:r>
        <w:rPr>
          <w:b/>
          <w:u w:val="single"/>
        </w:rPr>
        <w:t>5</w:t>
      </w:r>
      <w:r w:rsidR="00016E93">
        <w:rPr>
          <w:b/>
          <w:u w:val="single"/>
        </w:rPr>
        <w:t xml:space="preserve">. </w:t>
      </w:r>
      <w:r w:rsidR="004E4962" w:rsidRPr="007F4406">
        <w:rPr>
          <w:b/>
          <w:u w:val="single"/>
        </w:rPr>
        <w:t>Fire scar data</w:t>
      </w:r>
      <w:r w:rsidR="004E4962">
        <w:t xml:space="preserve">: acquire the regional fire scar data set used for the preliminary analysis from </w:t>
      </w:r>
      <w:proofErr w:type="spellStart"/>
      <w:r w:rsidR="004E4962">
        <w:t>E.Bigio</w:t>
      </w:r>
      <w:proofErr w:type="spellEnd"/>
      <w:proofErr w:type="gramStart"/>
      <w:r w:rsidR="00016E93">
        <w:t>.</w:t>
      </w:r>
      <w:r w:rsidR="004E4962">
        <w:t>.</w:t>
      </w:r>
      <w:proofErr w:type="gramEnd"/>
      <w:r w:rsidR="004E4962">
        <w:t xml:space="preserve">  Add newly collected fire history: (1) Margolis Jemez mixed conifer sites, (2) Margolis Rowe Mesa sites, (3) </w:t>
      </w:r>
      <w:proofErr w:type="spellStart"/>
      <w:r w:rsidR="004E4962">
        <w:t>Guiterman</w:t>
      </w:r>
      <w:proofErr w:type="spellEnd"/>
      <w:r w:rsidR="004E4962">
        <w:t xml:space="preserve"> and Margolis Jemez shrub fire history sites, (4) </w:t>
      </w:r>
      <w:proofErr w:type="spellStart"/>
      <w:r w:rsidR="004E4962">
        <w:t>Swetnam</w:t>
      </w:r>
      <w:proofErr w:type="spellEnd"/>
      <w:r w:rsidR="004E4962">
        <w:t xml:space="preserve"> and </w:t>
      </w:r>
      <w:proofErr w:type="spellStart"/>
      <w:r w:rsidR="004E4962">
        <w:t>Farrela</w:t>
      </w:r>
      <w:proofErr w:type="spellEnd"/>
      <w:r w:rsidR="004E4962">
        <w:t xml:space="preserve"> Jemez fire history, (5) </w:t>
      </w:r>
      <w:proofErr w:type="spellStart"/>
      <w:r w:rsidR="004E4962">
        <w:t>Arizpe</w:t>
      </w:r>
      <w:proofErr w:type="spellEnd"/>
      <w:r w:rsidR="004E4962">
        <w:t xml:space="preserve"> &amp; Falk AZ/Mexico border sites, (6) </w:t>
      </w:r>
      <w:proofErr w:type="spellStart"/>
      <w:r w:rsidR="00171858">
        <w:t>O’conner</w:t>
      </w:r>
      <w:proofErr w:type="spellEnd"/>
      <w:r w:rsidR="00171858">
        <w:t xml:space="preserve"> </w:t>
      </w:r>
      <w:proofErr w:type="spellStart"/>
      <w:r w:rsidR="00171858">
        <w:t>Pinalenos</w:t>
      </w:r>
      <w:proofErr w:type="spellEnd"/>
      <w:r w:rsidR="00171858">
        <w:t xml:space="preserve"> sites, (7) </w:t>
      </w:r>
      <w:r w:rsidR="004E4962">
        <w:t>others???</w:t>
      </w:r>
      <w:r w:rsidR="007F4406">
        <w:t xml:space="preserve"> Identify sites </w:t>
      </w:r>
      <w:r w:rsidR="007F4406" w:rsidRPr="007F4406">
        <w:rPr>
          <w:u w:val="single"/>
        </w:rPr>
        <w:t>without</w:t>
      </w:r>
      <w:r w:rsidR="007F4406">
        <w:t xml:space="preserve"> fire seasonality data, which could be completed and added to the network.</w:t>
      </w:r>
      <w:r w:rsidR="00016E93">
        <w:t xml:space="preserve">  We’ll ultimately need to decide if we composite the data at some scale (plot or study area).  One reason to do this is to “normalize” the different number of trees sampled between areas</w:t>
      </w:r>
      <w:r w:rsidR="00DC3C78">
        <w:t xml:space="preserve"> or sites</w:t>
      </w:r>
      <w:r w:rsidR="00016E93">
        <w:t xml:space="preserve">.  Then we discussed whether the collectors curves (and tools developed for FHAES – </w:t>
      </w:r>
      <w:proofErr w:type="spellStart"/>
      <w:r w:rsidR="00016E93">
        <w:t>D.Falk</w:t>
      </w:r>
      <w:proofErr w:type="spellEnd"/>
      <w:r w:rsidR="00016E93">
        <w:t>) could be used to test (and correct) for differences in sample size between areas.</w:t>
      </w:r>
    </w:p>
    <w:p w:rsidR="004E4962" w:rsidRPr="004E4962" w:rsidRDefault="00310440">
      <w:r>
        <w:t>6</w:t>
      </w:r>
      <w:r w:rsidR="00016E93">
        <w:t xml:space="preserve">. </w:t>
      </w:r>
      <w:r w:rsidR="004E4962">
        <w:rPr>
          <w:b/>
        </w:rPr>
        <w:t xml:space="preserve">Climate reconstructions: </w:t>
      </w:r>
      <w:r w:rsidR="004E4962">
        <w:t xml:space="preserve">map the existing </w:t>
      </w:r>
      <w:proofErr w:type="spellStart"/>
      <w:r w:rsidR="004E4962">
        <w:t>earlywood</w:t>
      </w:r>
      <w:proofErr w:type="spellEnd"/>
      <w:r w:rsidR="004E4962">
        <w:t xml:space="preserve"> (cool season) and latewood (monsoon) precipitation reconstruction regions in the SW and indicate the strength of the reconstructions.  This would be useful to help select the region(s) with the best summer precipitation reconstructions and extensive fire history data.</w:t>
      </w:r>
    </w:p>
    <w:p w:rsidR="004E4962" w:rsidRDefault="00016E93">
      <w:r>
        <w:t>6. E</w:t>
      </w:r>
      <w:r w:rsidR="00905D5B">
        <w:t xml:space="preserve">xplore the </w:t>
      </w:r>
      <w:r w:rsidR="00905D5B" w:rsidRPr="00905D5B">
        <w:rPr>
          <w:b/>
        </w:rPr>
        <w:t xml:space="preserve">potential for pre-monsoon reconstructions </w:t>
      </w:r>
      <w:r w:rsidR="00905D5B">
        <w:t xml:space="preserve">(May June).  Run </w:t>
      </w:r>
      <w:proofErr w:type="spellStart"/>
      <w:r w:rsidR="00905D5B">
        <w:t>seascorr</w:t>
      </w:r>
      <w:proofErr w:type="spellEnd"/>
      <w:r w:rsidR="00905D5B">
        <w:t xml:space="preserve"> analyses to identify chronologies with sensitivity to </w:t>
      </w:r>
      <w:proofErr w:type="spellStart"/>
      <w:proofErr w:type="gramStart"/>
      <w:r w:rsidR="00330EA1">
        <w:t>april</w:t>
      </w:r>
      <w:proofErr w:type="spellEnd"/>
      <w:proofErr w:type="gramEnd"/>
      <w:r w:rsidR="00330EA1">
        <w:t xml:space="preserve">, </w:t>
      </w:r>
      <w:r w:rsidR="00905D5B">
        <w:t xml:space="preserve">may and/or </w:t>
      </w:r>
      <w:proofErr w:type="spellStart"/>
      <w:r w:rsidR="00905D5B">
        <w:t>june</w:t>
      </w:r>
      <w:proofErr w:type="spellEnd"/>
      <w:r w:rsidR="00905D5B">
        <w:t xml:space="preserve"> </w:t>
      </w:r>
      <w:proofErr w:type="spellStart"/>
      <w:r w:rsidR="00905D5B">
        <w:t>precip</w:t>
      </w:r>
      <w:proofErr w:type="spellEnd"/>
      <w:r w:rsidR="00905D5B">
        <w:t xml:space="preserve"> (and temp).</w:t>
      </w:r>
    </w:p>
    <w:p w:rsidR="00392FEA" w:rsidRDefault="00392FEA" w:rsidP="00392FEA">
      <w:r>
        <w:t>Extra (semi-)related tasks that could be justified and presented to Russ as part of the project:</w:t>
      </w:r>
    </w:p>
    <w:p w:rsidR="00392FEA" w:rsidRDefault="00392FEA" w:rsidP="00392FEA">
      <w:pPr>
        <w:pStyle w:val="ListParagraph"/>
        <w:numPr>
          <w:ilvl w:val="0"/>
          <w:numId w:val="1"/>
        </w:numPr>
      </w:pPr>
      <w:r>
        <w:lastRenderedPageBreak/>
        <w:t xml:space="preserve">Dating seasonality of fire scars in our existing collections that don’t already have these data – (e.g., Guadalupe </w:t>
      </w:r>
      <w:proofErr w:type="spellStart"/>
      <w:r>
        <w:t>Mtn</w:t>
      </w:r>
      <w:proofErr w:type="spellEnd"/>
      <w:r>
        <w:t xml:space="preserve"> collection on loan from NPS - A. Taylor’s project; Rincon </w:t>
      </w:r>
      <w:proofErr w:type="spellStart"/>
      <w:r>
        <w:t>Mtns</w:t>
      </w:r>
      <w:proofErr w:type="spellEnd"/>
      <w:r>
        <w:t xml:space="preserve"> </w:t>
      </w:r>
      <w:proofErr w:type="spellStart"/>
      <w:r>
        <w:t>C.Farris</w:t>
      </w:r>
      <w:proofErr w:type="spellEnd"/>
      <w:r>
        <w:t xml:space="preserve"> gridded network; Margolis M.S. samples?).</w:t>
      </w:r>
    </w:p>
    <w:p w:rsidR="00392FEA" w:rsidRDefault="00392FEA" w:rsidP="00392FEA">
      <w:pPr>
        <w:pStyle w:val="ListParagraph"/>
        <w:numPr>
          <w:ilvl w:val="0"/>
          <w:numId w:val="1"/>
        </w:numPr>
      </w:pPr>
      <w:r>
        <w:t xml:space="preserve">Timing and variability of tree phenology questions – (as they relate to fire scar seasonality dating and other questions) – this one is BIG, but important.  Malcolm will have the equipment for processing micro cores soon.  </w:t>
      </w:r>
      <w:proofErr w:type="spellStart"/>
      <w:r>
        <w:t>Kiyomi</w:t>
      </w:r>
      <w:proofErr w:type="spellEnd"/>
      <w:r>
        <w:t xml:space="preserve"> is collecting on Mt. Bigelow now.  D. Griffin has existing collections from the </w:t>
      </w:r>
      <w:proofErr w:type="spellStart"/>
      <w:r>
        <w:t>Catalinas</w:t>
      </w:r>
      <w:proofErr w:type="spellEnd"/>
      <w:r>
        <w:t xml:space="preserve"> that are not (processed?) or analyzed.</w:t>
      </w:r>
    </w:p>
    <w:p w:rsidR="00392FEA" w:rsidRDefault="00392FEA" w:rsidP="00392FEA">
      <w:pPr>
        <w:pStyle w:val="ListParagraph"/>
        <w:numPr>
          <w:ilvl w:val="0"/>
          <w:numId w:val="1"/>
        </w:numPr>
      </w:pPr>
      <w:r>
        <w:t>Herbaceous (grass) growth and biomass data from repeatedly measured, long term sampled plots to assess the prior year lag questions (see below for details)</w:t>
      </w:r>
    </w:p>
    <w:p w:rsidR="00392FEA" w:rsidRDefault="00392FEA" w:rsidP="00392FEA">
      <w:pPr>
        <w:pStyle w:val="ListParagraph"/>
        <w:numPr>
          <w:ilvl w:val="0"/>
          <w:numId w:val="1"/>
        </w:numPr>
      </w:pPr>
      <w:r>
        <w:t>Test whether ENSO oscillatory behavior is possibly driving significant prior year wet lags in SEA fire-climate analyses that are not related to antecedent fuel production (see below for details)</w:t>
      </w:r>
    </w:p>
    <w:p w:rsidR="001F3D2A" w:rsidRPr="001A46DD" w:rsidRDefault="001F3D2A">
      <w:pPr>
        <w:rPr>
          <w:b/>
        </w:rPr>
      </w:pPr>
      <w:r w:rsidRPr="001A46DD">
        <w:rPr>
          <w:b/>
        </w:rPr>
        <w:t>Research ideas</w:t>
      </w:r>
      <w:r w:rsidR="00F70D18">
        <w:rPr>
          <w:b/>
        </w:rPr>
        <w:t xml:space="preserve"> (and thoughts)</w:t>
      </w:r>
      <w:r w:rsidRPr="001A46DD">
        <w:rPr>
          <w:b/>
        </w:rPr>
        <w:t>:</w:t>
      </w:r>
    </w:p>
    <w:p w:rsidR="001F3D2A" w:rsidRDefault="001F3D2A">
      <w:r w:rsidRPr="00EA16FB">
        <w:rPr>
          <w:u w:val="single"/>
        </w:rPr>
        <w:t>Elevation (vegetation type) gradient</w:t>
      </w:r>
      <w:r>
        <w:t xml:space="preserve">: from high elevation </w:t>
      </w:r>
      <w:r w:rsidR="002857CA">
        <w:t xml:space="preserve">spruce or </w:t>
      </w:r>
      <w:proofErr w:type="spellStart"/>
      <w:r>
        <w:t>mesic</w:t>
      </w:r>
      <w:proofErr w:type="spellEnd"/>
      <w:r>
        <w:t xml:space="preserve"> mixed conifer aspen sites down to the grassland </w:t>
      </w:r>
      <w:proofErr w:type="spellStart"/>
      <w:r>
        <w:t>ecotone</w:t>
      </w:r>
      <w:proofErr w:type="spellEnd"/>
      <w:r>
        <w:t xml:space="preserve"> forests (</w:t>
      </w:r>
      <w:proofErr w:type="spellStart"/>
      <w:r>
        <w:t>pj</w:t>
      </w:r>
      <w:proofErr w:type="spellEnd"/>
      <w:r>
        <w:t xml:space="preserve"> or pine</w:t>
      </w:r>
      <w:r w:rsidR="00F706F0">
        <w:t>-</w:t>
      </w:r>
      <w:r>
        <w:t xml:space="preserve">oak).  </w:t>
      </w:r>
      <w:r w:rsidR="00F706F0">
        <w:t>There is the p</w:t>
      </w:r>
      <w:r>
        <w:t xml:space="preserve">otential for variability in </w:t>
      </w:r>
      <w:r w:rsidR="00F706F0">
        <w:t xml:space="preserve">the </w:t>
      </w:r>
      <w:r w:rsidR="00EA16FB">
        <w:t xml:space="preserve">monsoon (and pre-monsoon) </w:t>
      </w:r>
      <w:r>
        <w:t xml:space="preserve">fire-climate response among vegetation types along the gradient.  </w:t>
      </w:r>
      <w:r w:rsidRPr="00F706F0">
        <w:rPr>
          <w:b/>
        </w:rPr>
        <w:t>H</w:t>
      </w:r>
      <w:r w:rsidR="00EA16FB" w:rsidRPr="00F706F0">
        <w:rPr>
          <w:b/>
          <w:vertAlign w:val="subscript"/>
        </w:rPr>
        <w:t>1</w:t>
      </w:r>
      <w:r>
        <w:t xml:space="preserve">: </w:t>
      </w:r>
      <w:r w:rsidR="00280D9E">
        <w:t xml:space="preserve">The </w:t>
      </w:r>
      <w:r w:rsidR="00280D9E">
        <w:t>lowest elevation, less productive (fuel limited), warm and dry sites</w:t>
      </w:r>
      <w:r w:rsidR="00280D9E">
        <w:t xml:space="preserve"> have increased probability of fire spread in subsequent years following </w:t>
      </w:r>
      <w:r w:rsidR="00280D9E">
        <w:t xml:space="preserve">above average </w:t>
      </w:r>
      <w:r w:rsidR="00280D9E">
        <w:t>summer moisture, due to increased herbaceous material (i.e. increased fuel loads and fuel continuity)</w:t>
      </w:r>
      <w:r>
        <w:t>.</w:t>
      </w:r>
      <w:r w:rsidR="00EA16FB">
        <w:t xml:space="preserve"> </w:t>
      </w:r>
      <w:r w:rsidR="00EA16FB" w:rsidRPr="00F706F0">
        <w:rPr>
          <w:b/>
        </w:rPr>
        <w:t>H</w:t>
      </w:r>
      <w:r w:rsidR="00EA16FB" w:rsidRPr="00F706F0">
        <w:rPr>
          <w:b/>
          <w:vertAlign w:val="subscript"/>
        </w:rPr>
        <w:t>2</w:t>
      </w:r>
      <w:r w:rsidR="00EA16FB">
        <w:t xml:space="preserve">: </w:t>
      </w:r>
      <w:r w:rsidR="00280D9E">
        <w:t xml:space="preserve">The </w:t>
      </w:r>
      <w:r w:rsidR="00EA16FB">
        <w:t xml:space="preserve">highest elevation, productive (non-fuel limited), relatively cool and wet sites </w:t>
      </w:r>
      <w:r w:rsidR="00EA16FB" w:rsidRPr="00E871FC">
        <w:rPr>
          <w:b/>
        </w:rPr>
        <w:t>would n</w:t>
      </w:r>
      <w:r w:rsidR="00EA16FB" w:rsidRPr="00280D9E">
        <w:rPr>
          <w:b/>
        </w:rPr>
        <w:t>ot</w:t>
      </w:r>
      <w:r w:rsidR="00EA16FB">
        <w:t xml:space="preserve"> </w:t>
      </w:r>
      <w:r w:rsidR="00280D9E">
        <w:t xml:space="preserve">have increased probability of fire </w:t>
      </w:r>
      <w:r w:rsidR="0045299A">
        <w:t xml:space="preserve">in subsequent years following above average </w:t>
      </w:r>
      <w:r w:rsidR="00EA16FB">
        <w:t xml:space="preserve">summer moisture, but could potentially be inhibited </w:t>
      </w:r>
      <w:r w:rsidR="0045299A">
        <w:t>from burning</w:t>
      </w:r>
      <w:r w:rsidR="002857CA">
        <w:t xml:space="preserve">, even </w:t>
      </w:r>
      <w:r w:rsidR="0045299A">
        <w:t>following very dry winters</w:t>
      </w:r>
      <w:r w:rsidR="002857CA">
        <w:t>,</w:t>
      </w:r>
      <w:r w:rsidR="00EA16FB">
        <w:t xml:space="preserve"> </w:t>
      </w:r>
      <w:r w:rsidR="0045299A">
        <w:t xml:space="preserve">when there were </w:t>
      </w:r>
      <w:r w:rsidR="00EA16FB">
        <w:t xml:space="preserve">multiple </w:t>
      </w:r>
      <w:r w:rsidR="0045299A">
        <w:t xml:space="preserve">prior </w:t>
      </w:r>
      <w:r w:rsidR="00EA16FB">
        <w:t>seasons of above average precipitation (including pri</w:t>
      </w:r>
      <w:r w:rsidR="002857CA">
        <w:t xml:space="preserve">or summers and winters).  </w:t>
      </w:r>
      <w:r w:rsidR="00E871FC" w:rsidRPr="00F706F0">
        <w:rPr>
          <w:b/>
        </w:rPr>
        <w:t>H</w:t>
      </w:r>
      <w:r w:rsidR="00E871FC">
        <w:rPr>
          <w:b/>
          <w:vertAlign w:val="subscript"/>
        </w:rPr>
        <w:t>3</w:t>
      </w:r>
      <w:r w:rsidR="00E871FC">
        <w:t>:</w:t>
      </w:r>
      <w:r w:rsidR="00E871FC">
        <w:t xml:space="preserve"> The mid elevation forests </w:t>
      </w:r>
      <w:proofErr w:type="gramStart"/>
      <w:r w:rsidR="00E871FC">
        <w:t>( e.g</w:t>
      </w:r>
      <w:proofErr w:type="gramEnd"/>
      <w:r w:rsidR="00E871FC">
        <w:t xml:space="preserve">., PIPO and Dry MC), would have increased probability of fire in subsequent years following above average monsoon, due to increased ignition sources (i.e., increased fire spread from lower elevations).  </w:t>
      </w:r>
      <w:bookmarkStart w:id="0" w:name="_GoBack"/>
      <w:bookmarkEnd w:id="0"/>
      <w:r w:rsidR="002857CA">
        <w:t xml:space="preserve">Multiple elevation and vegetation gradient “transects” could be analyzed to address these hypotheses.  Potential areas with existing fire history encompassing these gradients include: (1) Santa Fe watershed, NM (potentially including nearby Rowe Mesa at the lowest elevations), (2) Jemez Mountains, NM, (3) Santa </w:t>
      </w:r>
      <w:proofErr w:type="spellStart"/>
      <w:r w:rsidR="002857CA">
        <w:t>Cata</w:t>
      </w:r>
      <w:r w:rsidR="00016E93">
        <w:t>linas</w:t>
      </w:r>
      <w:proofErr w:type="spellEnd"/>
      <w:r w:rsidR="00016E93">
        <w:t xml:space="preserve">, (4) </w:t>
      </w:r>
      <w:proofErr w:type="spellStart"/>
      <w:r w:rsidR="00016E93">
        <w:t>Pinalenos</w:t>
      </w:r>
      <w:proofErr w:type="spellEnd"/>
      <w:proofErr w:type="gramStart"/>
      <w:r w:rsidR="00016E93">
        <w:t>?,</w:t>
      </w:r>
      <w:proofErr w:type="gramEnd"/>
      <w:r w:rsidR="00016E93">
        <w:t xml:space="preserve"> (5) Gila?</w:t>
      </w:r>
    </w:p>
    <w:p w:rsidR="00DC3C78" w:rsidRPr="007F58BD" w:rsidRDefault="00EB0D2F">
      <w:pPr>
        <w:rPr>
          <w:u w:val="single"/>
        </w:rPr>
      </w:pPr>
      <w:r w:rsidRPr="007F58BD">
        <w:rPr>
          <w:u w:val="single"/>
        </w:rPr>
        <w:t>Fuel-related m</w:t>
      </w:r>
      <w:r w:rsidR="00DC3C78" w:rsidRPr="007F58BD">
        <w:rPr>
          <w:u w:val="single"/>
        </w:rPr>
        <w:t>echanisms explaining lagged climate relationships with fire occurrence:</w:t>
      </w:r>
    </w:p>
    <w:p w:rsidR="001F3D2A" w:rsidRDefault="00DC3C78">
      <w:r>
        <w:t xml:space="preserve">a. </w:t>
      </w:r>
      <w:r w:rsidR="001F3D2A">
        <w:t xml:space="preserve">TWS - </w:t>
      </w:r>
      <w:r w:rsidR="001F3D2A" w:rsidRPr="00EB10FB">
        <w:rPr>
          <w:b/>
        </w:rPr>
        <w:t>2 year prior wet lag</w:t>
      </w:r>
      <w:r w:rsidR="001F3D2A">
        <w:t xml:space="preserve"> evident in many SEA analyses could be a function of pine needle retention (and subsequent dropping of the needles during dry years that ultimately provide sufficient fuel </w:t>
      </w:r>
      <w:r w:rsidR="00F706F0">
        <w:t xml:space="preserve">loads </w:t>
      </w:r>
      <w:r w:rsidR="001F3D2A">
        <w:t>or fuel co</w:t>
      </w:r>
      <w:r w:rsidR="005F601B">
        <w:t>n</w:t>
      </w:r>
      <w:r w:rsidR="001F3D2A">
        <w:t>tinuity).</w:t>
      </w:r>
    </w:p>
    <w:p w:rsidR="005F601B" w:rsidRDefault="00DC3C78">
      <w:r w:rsidRPr="00EB10FB">
        <w:t xml:space="preserve">b. </w:t>
      </w:r>
      <w:r w:rsidR="001A46DD" w:rsidRPr="00EB10FB">
        <w:rPr>
          <w:b/>
        </w:rPr>
        <w:t>Role of pine litter versus grass</w:t>
      </w:r>
      <w:r w:rsidR="001A46DD">
        <w:t xml:space="preserve"> or herbaceous material fueling fire spread – </w:t>
      </w:r>
      <w:r w:rsidR="00EB10FB">
        <w:t xml:space="preserve">we could test for </w:t>
      </w:r>
      <w:r w:rsidR="001A46DD">
        <w:t xml:space="preserve">spatial variability in seasonal response of grasses </w:t>
      </w:r>
      <w:r w:rsidR="00EB10FB">
        <w:t xml:space="preserve">to climate </w:t>
      </w:r>
      <w:r w:rsidR="001A46DD">
        <w:t>(</w:t>
      </w:r>
      <w:r w:rsidR="00EB10FB">
        <w:t xml:space="preserve">e.g., </w:t>
      </w:r>
      <w:r w:rsidR="001A46DD">
        <w:t>summer vs winter annuals)</w:t>
      </w:r>
      <w:r w:rsidR="00EB10FB">
        <w:t xml:space="preserve"> that could drive patterns in wet lags in the fire scar record.  Mapping the </w:t>
      </w:r>
      <w:r w:rsidR="001A46DD">
        <w:t xml:space="preserve">variability in </w:t>
      </w:r>
      <w:r w:rsidR="00EB10FB">
        <w:t xml:space="preserve">cool vs summer grasses and </w:t>
      </w:r>
      <w:r w:rsidR="001A46DD">
        <w:t>dominance of grass vs needle litter</w:t>
      </w:r>
      <w:r w:rsidR="00EB10FB">
        <w:t xml:space="preserve"> within the SW could help detect spatial variability in fire-climate relationships</w:t>
      </w:r>
      <w:r w:rsidR="001A46DD">
        <w:t xml:space="preserve">.  </w:t>
      </w:r>
      <w:r w:rsidR="00EB10FB">
        <w:t>It’s important to note that there has been a r</w:t>
      </w:r>
      <w:r w:rsidR="001A46DD">
        <w:t xml:space="preserve">eduction in grass cover in many </w:t>
      </w:r>
      <w:r w:rsidR="001A46DD">
        <w:lastRenderedPageBreak/>
        <w:t>contemporary forest types due to shading and lack of fire</w:t>
      </w:r>
      <w:r w:rsidR="00EB10FB">
        <w:t>, so contemporary conditions don’t necessarily reflect historical conditions</w:t>
      </w:r>
      <w:r w:rsidR="001A46DD">
        <w:t>.</w:t>
      </w:r>
      <w:r w:rsidR="00C53FBE">
        <w:t xml:space="preserve">  </w:t>
      </w:r>
    </w:p>
    <w:p w:rsidR="00B970F6" w:rsidRDefault="00B970F6" w:rsidP="00B970F6">
      <w:r w:rsidRPr="00772978">
        <w:rPr>
          <w:u w:val="single"/>
        </w:rPr>
        <w:t>Side paper</w:t>
      </w:r>
      <w:r>
        <w:t xml:space="preserve"> to put to rest some long-standing questions regarding prior lagging relationships in fire-climate analyses: (1) </w:t>
      </w:r>
      <w:r w:rsidR="00B803D3">
        <w:t>Using l</w:t>
      </w:r>
      <w:r>
        <w:t>ong-term records of grass (and needle litter) production</w:t>
      </w:r>
      <w:r w:rsidR="00B803D3">
        <w:t xml:space="preserve">, test </w:t>
      </w:r>
      <w:r>
        <w:t xml:space="preserve">the hypothesis of climate driven variability in surface fuel production as an important variable for fire spread, which we see as antecedent wet (cool season moisture) lags in SEA analysis.  Ft. Valley or other experimental forests or research stations could have these records (2) Is the prior year wet lag commonly observed in tree-ring fire climate relationships in the SW just a function of ENSO oscillatory behavior that is embedded in the SW climate data (i.e., do wet years consistently precede dry years)?  This should be easily testable with a simulation that includes many random draws of </w:t>
      </w:r>
      <w:r w:rsidRPr="008616BC">
        <w:rPr>
          <w:i/>
        </w:rPr>
        <w:t>n</w:t>
      </w:r>
      <w:r>
        <w:t xml:space="preserve"> dry years (i.e., a surrogate for fire years, since fires consistently occur on dry years) and then quantify the antecedent conditions associated with these random dry (fire) years.  This could be done using SEA.  </w:t>
      </w:r>
      <w:r w:rsidR="00F706F0">
        <w:t xml:space="preserve">There are some substantial </w:t>
      </w:r>
      <w:r>
        <w:t>arguments against the wet lags just being a function of climate variability (e.g., ENSO oscillations) includ</w:t>
      </w:r>
      <w:r w:rsidR="00F706F0">
        <w:t>ing</w:t>
      </w:r>
      <w:r>
        <w:t xml:space="preserve">: (1) wet lags are present mostly in </w:t>
      </w:r>
      <w:proofErr w:type="spellStart"/>
      <w:r>
        <w:t>pipo</w:t>
      </w:r>
      <w:proofErr w:type="spellEnd"/>
      <w:r>
        <w:t xml:space="preserve"> and other drier forest types and NOT generally present in wet, less fuel limited, MC forests, (2) fine fuels drive most surface fire spread and therefore variability in fine fuel sources should affect fire occurrence.  </w:t>
      </w:r>
      <w:r w:rsidR="00B803D3">
        <w:t xml:space="preserve">Some arguments </w:t>
      </w:r>
      <w:r>
        <w:t>supporting a spurious (climate related</w:t>
      </w:r>
      <w:r w:rsidR="00B803D3">
        <w:t>)</w:t>
      </w:r>
      <w:r>
        <w:t xml:space="preserve"> cause </w:t>
      </w:r>
      <w:r w:rsidR="00B803D3">
        <w:t xml:space="preserve">of significant wet lags preceding fire years </w:t>
      </w:r>
      <w:r>
        <w:t>include: (1) significant lags that sometimes occur AFTER a fire (i.e. positive lags</w:t>
      </w:r>
      <w:r w:rsidR="00105D13">
        <w:t>; fires predict wet climate!!!</w:t>
      </w:r>
      <w:r>
        <w:t>), (2) significantly wet conditions (lags) that are 2 or 3 years prior to the fire year</w:t>
      </w:r>
      <w:r w:rsidR="00105D13">
        <w:t>, but not 1 year prior</w:t>
      </w:r>
      <w:r>
        <w:t>.</w:t>
      </w:r>
    </w:p>
    <w:p w:rsidR="00DB5391" w:rsidRPr="007F58BD" w:rsidRDefault="00DB5391" w:rsidP="00E55BD2">
      <w:pPr>
        <w:rPr>
          <w:b/>
        </w:rPr>
      </w:pPr>
      <w:r w:rsidRPr="007F58BD">
        <w:rPr>
          <w:b/>
        </w:rPr>
        <w:t>Additional thoughts</w:t>
      </w:r>
      <w:r w:rsidR="00A16859" w:rsidRPr="007F58BD">
        <w:rPr>
          <w:b/>
        </w:rPr>
        <w:t xml:space="preserve"> and research questions</w:t>
      </w:r>
      <w:r w:rsidRPr="007F58BD">
        <w:rPr>
          <w:b/>
        </w:rPr>
        <w:t>:</w:t>
      </w:r>
    </w:p>
    <w:p w:rsidR="00DB5391" w:rsidRPr="00E62536" w:rsidRDefault="00DB5391" w:rsidP="00E55BD2">
      <w:r w:rsidRPr="00DB5391">
        <w:rPr>
          <w:u w:val="single"/>
        </w:rPr>
        <w:t>Special case of back-to-back fire years</w:t>
      </w:r>
      <w:r>
        <w:rPr>
          <w:u w:val="single"/>
        </w:rPr>
        <w:t xml:space="preserve"> (Falk)</w:t>
      </w:r>
      <w:r w:rsidRPr="00DB5391">
        <w:rPr>
          <w:u w:val="single"/>
        </w:rPr>
        <w:t>:</w:t>
      </w:r>
      <w:r>
        <w:t xml:space="preserve">  </w:t>
      </w:r>
      <w:r w:rsidR="00E62536">
        <w:t xml:space="preserve">There are certain years in the fire-scar record (e.g., 1715 </w:t>
      </w:r>
      <w:proofErr w:type="gramStart"/>
      <w:r w:rsidR="006803BE">
        <w:t>and</w:t>
      </w:r>
      <w:r w:rsidR="00E62536">
        <w:t xml:space="preserve">  1716</w:t>
      </w:r>
      <w:proofErr w:type="gramEnd"/>
      <w:r w:rsidR="00E62536">
        <w:t xml:space="preserve"> – Santa Fe Watershed</w:t>
      </w:r>
      <w:r w:rsidR="006803BE">
        <w:t>, #### and ####, Valles Caldera</w:t>
      </w:r>
      <w:r w:rsidR="00E62536">
        <w:t xml:space="preserve">) and the instrumental record (e.g., 2002 </w:t>
      </w:r>
      <w:r w:rsidR="006803BE">
        <w:t xml:space="preserve">and </w:t>
      </w:r>
      <w:r w:rsidR="00E62536">
        <w:t xml:space="preserve">2003 Santa </w:t>
      </w:r>
      <w:proofErr w:type="spellStart"/>
      <w:r w:rsidR="00E62536">
        <w:t>Catalinas</w:t>
      </w:r>
      <w:proofErr w:type="spellEnd"/>
      <w:r w:rsidR="00E62536">
        <w:t xml:space="preserve">) where fires burn in consecutive years in one study area.  The fires rarely re-burn the same </w:t>
      </w:r>
      <w:r w:rsidR="006803BE">
        <w:t xml:space="preserve">exact </w:t>
      </w:r>
      <w:r w:rsidR="00E62536">
        <w:t xml:space="preserve">area, but burn adjacent areas.  </w:t>
      </w:r>
      <w:r w:rsidR="00E62536" w:rsidRPr="00E62536">
        <w:rPr>
          <w:b/>
        </w:rPr>
        <w:t xml:space="preserve">Research question: </w:t>
      </w:r>
      <w:r w:rsidR="00E62536">
        <w:t xml:space="preserve"> </w:t>
      </w:r>
      <w:r>
        <w:t xml:space="preserve">Is there a </w:t>
      </w:r>
      <w:r w:rsidR="00E62536">
        <w:t xml:space="preserve">unique </w:t>
      </w:r>
      <w:r>
        <w:t xml:space="preserve">climate signal for </w:t>
      </w:r>
      <w:r w:rsidR="00E62536">
        <w:t>consecutive fire years, which could include antecedent summer (and winter) precipitation?  The H</w:t>
      </w:r>
      <w:r w:rsidR="00E62536">
        <w:rPr>
          <w:vertAlign w:val="subscript"/>
        </w:rPr>
        <w:t>o</w:t>
      </w:r>
      <w:r w:rsidR="00E62536">
        <w:t xml:space="preserve"> would be that back to back fire years occur during consecutive years with dry winters. </w:t>
      </w:r>
    </w:p>
    <w:p w:rsidR="00062599" w:rsidRDefault="00062599" w:rsidP="00E55BD2">
      <w:r>
        <w:t>Alex</w:t>
      </w:r>
      <w:r w:rsidR="00867F72">
        <w:t xml:space="preserve"> </w:t>
      </w:r>
      <w:proofErr w:type="spellStart"/>
      <w:r w:rsidR="00867F72">
        <w:t>Arizpe’</w:t>
      </w:r>
      <w:r>
        <w:t>s</w:t>
      </w:r>
      <w:proofErr w:type="spellEnd"/>
      <w:r>
        <w:t xml:space="preserve"> (and Don’s) </w:t>
      </w:r>
      <w:r w:rsidR="006C5BE6" w:rsidRPr="006C5BE6">
        <w:rPr>
          <w:b/>
          <w:u w:val="single"/>
        </w:rPr>
        <w:t xml:space="preserve">Northern </w:t>
      </w:r>
      <w:r w:rsidRPr="006C5BE6">
        <w:rPr>
          <w:b/>
          <w:u w:val="single"/>
        </w:rPr>
        <w:t>M</w:t>
      </w:r>
      <w:r w:rsidRPr="00544A4F">
        <w:rPr>
          <w:b/>
          <w:u w:val="single"/>
        </w:rPr>
        <w:t>exico fire history data</w:t>
      </w:r>
      <w:r>
        <w:t xml:space="preserve"> could show a stronger monsoon relationship because of the increasing important of monsoon moisture in Mexico.</w:t>
      </w:r>
      <w:r w:rsidR="00867F72">
        <w:t xml:space="preserve">  Alex had some fires that occurred during years with wet reconstructed winter precipitation (i.e., opposite of the general pattern).  Preliminary investigations into to the summer precipitation (fr</w:t>
      </w:r>
      <w:r w:rsidR="00DB5391">
        <w:t>o</w:t>
      </w:r>
      <w:r w:rsidR="00867F72">
        <w:t xml:space="preserve">m the Griffin et al. reconstructions) during these years seemed to suggest they had low summer </w:t>
      </w:r>
      <w:proofErr w:type="spellStart"/>
      <w:r w:rsidR="00867F72">
        <w:t>precip</w:t>
      </w:r>
      <w:proofErr w:type="spellEnd"/>
      <w:r w:rsidR="00867F72">
        <w:t xml:space="preserve">.  </w:t>
      </w:r>
      <w:r>
        <w:t xml:space="preserve">  </w:t>
      </w:r>
    </w:p>
    <w:p w:rsidR="00062599" w:rsidRDefault="00C94CB4" w:rsidP="00E55BD2">
      <w:proofErr w:type="gramStart"/>
      <w:r w:rsidRPr="007E4DFD">
        <w:rPr>
          <w:u w:val="single"/>
        </w:rPr>
        <w:t>Accounting for the effects of the pre-monsoon (MJ) period</w:t>
      </w:r>
      <w:r>
        <w:t xml:space="preserve">, since it has an effect on </w:t>
      </w:r>
      <w:r w:rsidR="007E4DFD">
        <w:t xml:space="preserve">instrumental </w:t>
      </w:r>
      <w:r>
        <w:t>fire occurrence.</w:t>
      </w:r>
      <w:proofErr w:type="gramEnd"/>
      <w:r>
        <w:t xml:space="preserve">  D. Falk brought up VPD – could we develop a new reconstruction of AMJ VPD</w:t>
      </w:r>
      <w:r w:rsidR="00EA0B98">
        <w:t xml:space="preserve">, temp or </w:t>
      </w:r>
      <w:proofErr w:type="spellStart"/>
      <w:r w:rsidR="00EA0B98">
        <w:t>precip</w:t>
      </w:r>
      <w:proofErr w:type="spellEnd"/>
      <w:r>
        <w:t xml:space="preserve">?  Some trees (e.g., San Juan bristlecone) have a June temp signal.  </w:t>
      </w:r>
      <w:proofErr w:type="spellStart"/>
      <w:r>
        <w:t>Sangres</w:t>
      </w:r>
      <w:proofErr w:type="spellEnd"/>
      <w:r>
        <w:t xml:space="preserve"> P. </w:t>
      </w:r>
      <w:proofErr w:type="spellStart"/>
      <w:r>
        <w:t>aristata</w:t>
      </w:r>
      <w:proofErr w:type="spellEnd"/>
      <w:r>
        <w:t xml:space="preserve"> (Round </w:t>
      </w:r>
      <w:proofErr w:type="spellStart"/>
      <w:r>
        <w:t>Mtn</w:t>
      </w:r>
      <w:proofErr w:type="spellEnd"/>
      <w:r>
        <w:t>) might have a similar signal and would be located geographically closer to the study area of interest.</w:t>
      </w:r>
      <w:r w:rsidR="00EA0B98">
        <w:t xml:space="preserve">  </w:t>
      </w:r>
      <w:proofErr w:type="spellStart"/>
      <w:r w:rsidR="00EA0B98">
        <w:t>C.Baisan</w:t>
      </w:r>
      <w:proofErr w:type="spellEnd"/>
      <w:r w:rsidR="00EA0B98">
        <w:t xml:space="preserve"> indicated that some </w:t>
      </w:r>
      <w:proofErr w:type="spellStart"/>
      <w:r w:rsidR="00EA0B98">
        <w:t>Sandias</w:t>
      </w:r>
      <w:proofErr w:type="spellEnd"/>
      <w:r w:rsidR="00EA0B98">
        <w:t xml:space="preserve"> white pine (or </w:t>
      </w:r>
      <w:proofErr w:type="spellStart"/>
      <w:r w:rsidR="00EA0B98">
        <w:t>psme</w:t>
      </w:r>
      <w:proofErr w:type="spellEnd"/>
      <w:r w:rsidR="00D36642">
        <w:t>?</w:t>
      </w:r>
      <w:r w:rsidR="00EA0B98">
        <w:t>) were very sensitive to pre-monsoon moisture.  Maybe a subset of these trees could be used for a reconstruction that would be beneficial for better explaining variability in SW fire-climate relationships.</w:t>
      </w:r>
      <w:r>
        <w:t xml:space="preserve">    </w:t>
      </w:r>
    </w:p>
    <w:p w:rsidR="006C5BE6" w:rsidRDefault="006C5BE6" w:rsidP="006C5BE6">
      <w:r>
        <w:rPr>
          <w:u w:val="single"/>
        </w:rPr>
        <w:lastRenderedPageBreak/>
        <w:t xml:space="preserve">Analytical </w:t>
      </w:r>
      <w:r w:rsidR="00E90D19">
        <w:rPr>
          <w:u w:val="single"/>
        </w:rPr>
        <w:t>notes</w:t>
      </w:r>
      <w:r>
        <w:rPr>
          <w:u w:val="single"/>
        </w:rPr>
        <w:t xml:space="preserve">: thinking of </w:t>
      </w:r>
      <w:r w:rsidRPr="007E4DFD">
        <w:rPr>
          <w:u w:val="single"/>
        </w:rPr>
        <w:t>th</w:t>
      </w:r>
      <w:r>
        <w:rPr>
          <w:u w:val="single"/>
        </w:rPr>
        <w:t>e</w:t>
      </w:r>
      <w:r w:rsidRPr="007E4DFD">
        <w:rPr>
          <w:u w:val="single"/>
        </w:rPr>
        <w:t xml:space="preserve"> monsoon fire-climate relationships a</w:t>
      </w:r>
      <w:r>
        <w:rPr>
          <w:u w:val="single"/>
        </w:rPr>
        <w:t>s</w:t>
      </w:r>
      <w:r w:rsidRPr="007E4DFD">
        <w:rPr>
          <w:u w:val="single"/>
        </w:rPr>
        <w:t xml:space="preserve"> residuals</w:t>
      </w:r>
      <w:r w:rsidRPr="007E4DFD">
        <w:t>, because</w:t>
      </w:r>
      <w:r w:rsidR="005561E9">
        <w:t xml:space="preserve"> a high proportion of the </w:t>
      </w:r>
      <w:r>
        <w:t xml:space="preserve">variability in historical fire occurrence in the SW is explained by cool season moisture (O – A) prior to the fire season (MJJ).  A regression approach may be appropriate, although the relationships with summer moisture may not be linear.  On years when winter moisture doesn’t explain the fire occurrence, or absence, then maybe the monsoon played a role (e.g., monsoon shutdown, delayed monsoon, total monsoon failure).  Could regression be used to model inter-annual variability in fire occurrence as a function of current and lagged cool season precipitation, summer season precipitation, and pre-monsoon season precipitation (MJ)?  The </w:t>
      </w:r>
      <w:proofErr w:type="spellStart"/>
      <w:r>
        <w:t>predictand</w:t>
      </w:r>
      <w:proofErr w:type="spellEnd"/>
      <w:r>
        <w:t xml:space="preserve"> could be number or proportion of </w:t>
      </w:r>
      <w:r w:rsidRPr="005130E9">
        <w:t xml:space="preserve">sites (or trees) recording fire from the SW network </w:t>
      </w:r>
      <w:r>
        <w:t>(</w:t>
      </w:r>
      <w:r w:rsidRPr="005130E9">
        <w:t xml:space="preserve">+ </w:t>
      </w:r>
      <w:proofErr w:type="spellStart"/>
      <w:proofErr w:type="gramStart"/>
      <w:r w:rsidRPr="005130E9">
        <w:t>mexican</w:t>
      </w:r>
      <w:proofErr w:type="spellEnd"/>
      <w:proofErr w:type="gramEnd"/>
      <w:r w:rsidRPr="005130E9">
        <w:t xml:space="preserve"> sites</w:t>
      </w:r>
      <w:r>
        <w:t>) in a given year.</w:t>
      </w:r>
      <w:r w:rsidRPr="005130E9">
        <w:t xml:space="preserve">  </w:t>
      </w:r>
      <w:r>
        <w:t>G</w:t>
      </w:r>
      <w:r w:rsidRPr="005130E9">
        <w:t>eography would be important so that the precip</w:t>
      </w:r>
      <w:r w:rsidR="007C5A6A">
        <w:t>itation</w:t>
      </w:r>
      <w:r w:rsidRPr="005130E9">
        <w:t xml:space="preserve"> reconstructions were paired </w:t>
      </w:r>
      <w:r>
        <w:t xml:space="preserve">spatially </w:t>
      </w:r>
      <w:r w:rsidRPr="005130E9">
        <w:t>with the fire history reconstructions.</w:t>
      </w:r>
      <w:r>
        <w:t xml:space="preserve"> </w:t>
      </w:r>
    </w:p>
    <w:p w:rsidR="00137F65" w:rsidRDefault="006803BE" w:rsidP="00E55BD2">
      <w:r>
        <w:rPr>
          <w:u w:val="single"/>
        </w:rPr>
        <w:t xml:space="preserve">Upper elevation (high severity) fire: </w:t>
      </w:r>
      <w:r w:rsidRPr="006803BE">
        <w:rPr>
          <w:b/>
        </w:rPr>
        <w:t>Research question</w:t>
      </w:r>
      <w:r>
        <w:t>:  Is fire in upper elevation, wet, cool mixed conifer, aspen and spruce forests associated with consecutive dry summer and winter seasons, or inhibited by consecutive antecedent wet (or even average) summer and winter conditions?</w:t>
      </w:r>
      <w:r w:rsidR="00137F65">
        <w:t xml:space="preserve">  For example, 1748 was the most widespread fire year in the SW in the ponderosa pine zone, but doesn’t seem to have been a particularly widespread fire in the upper elevation wetter forests.  1748 was preceded by multiple wet winters (what about the preceding summers), which potentially built up fuel in the more fuel-limited drier forests, but this antecedent moisture could have inhibited the fires from spreading to the upper elevation forests.</w:t>
      </w:r>
    </w:p>
    <w:p w:rsidR="006803BE" w:rsidRDefault="006803BE" w:rsidP="00E55BD2">
      <w:r>
        <w:t xml:space="preserve"> </w:t>
      </w:r>
    </w:p>
    <w:p w:rsidR="006C5BE6" w:rsidRPr="00921D9E" w:rsidRDefault="001E1EA5" w:rsidP="00E55BD2">
      <w:pPr>
        <w:rPr>
          <w:u w:val="single"/>
        </w:rPr>
      </w:pPr>
      <w:r w:rsidRPr="00921D9E">
        <w:rPr>
          <w:u w:val="single"/>
        </w:rPr>
        <w:t>P</w:t>
      </w:r>
      <w:r w:rsidR="00665D0B" w:rsidRPr="00921D9E">
        <w:rPr>
          <w:u w:val="single"/>
        </w:rPr>
        <w:t xml:space="preserve">reliminary analyses </w:t>
      </w:r>
      <w:r w:rsidR="00921D9E">
        <w:rPr>
          <w:u w:val="single"/>
        </w:rPr>
        <w:t xml:space="preserve">using fire scar seasonality </w:t>
      </w:r>
      <w:r w:rsidR="00665D0B" w:rsidRPr="00921D9E">
        <w:rPr>
          <w:u w:val="single"/>
        </w:rPr>
        <w:t xml:space="preserve">by </w:t>
      </w:r>
      <w:proofErr w:type="spellStart"/>
      <w:r w:rsidR="00665D0B" w:rsidRPr="00921D9E">
        <w:rPr>
          <w:u w:val="single"/>
        </w:rPr>
        <w:t>C.Woodhouse</w:t>
      </w:r>
      <w:proofErr w:type="spellEnd"/>
      <w:r w:rsidR="00665D0B" w:rsidRPr="00921D9E">
        <w:rPr>
          <w:u w:val="single"/>
        </w:rPr>
        <w:t xml:space="preserve">, </w:t>
      </w:r>
      <w:proofErr w:type="spellStart"/>
      <w:r w:rsidR="00665D0B" w:rsidRPr="00921D9E">
        <w:rPr>
          <w:u w:val="single"/>
        </w:rPr>
        <w:t>E.Bigio</w:t>
      </w:r>
      <w:proofErr w:type="spellEnd"/>
      <w:r w:rsidR="00665D0B" w:rsidRPr="00921D9E">
        <w:rPr>
          <w:u w:val="single"/>
        </w:rPr>
        <w:t xml:space="preserve">, </w:t>
      </w:r>
      <w:proofErr w:type="spellStart"/>
      <w:r w:rsidR="00665D0B" w:rsidRPr="00921D9E">
        <w:rPr>
          <w:u w:val="single"/>
        </w:rPr>
        <w:t>D.Griffin</w:t>
      </w:r>
      <w:proofErr w:type="spellEnd"/>
      <w:r w:rsidR="00665D0B" w:rsidRPr="00921D9E">
        <w:rPr>
          <w:u w:val="single"/>
        </w:rPr>
        <w:t xml:space="preserve">, </w:t>
      </w:r>
      <w:proofErr w:type="spellStart"/>
      <w:r w:rsidR="00665D0B" w:rsidRPr="00921D9E">
        <w:rPr>
          <w:u w:val="single"/>
        </w:rPr>
        <w:t>H.Falstich</w:t>
      </w:r>
      <w:proofErr w:type="spellEnd"/>
      <w:r w:rsidR="00665D0B" w:rsidRPr="00921D9E">
        <w:rPr>
          <w:u w:val="single"/>
        </w:rPr>
        <w:t xml:space="preserve">, </w:t>
      </w:r>
      <w:proofErr w:type="gramStart"/>
      <w:r w:rsidR="00665D0B" w:rsidRPr="00921D9E">
        <w:rPr>
          <w:u w:val="single"/>
        </w:rPr>
        <w:t>T.W</w:t>
      </w:r>
      <w:proofErr w:type="gramEnd"/>
      <w:r w:rsidR="00665D0B" w:rsidRPr="00921D9E">
        <w:rPr>
          <w:u w:val="single"/>
        </w:rPr>
        <w:t xml:space="preserve">. </w:t>
      </w:r>
      <w:proofErr w:type="spellStart"/>
      <w:r w:rsidR="00665D0B" w:rsidRPr="00921D9E">
        <w:rPr>
          <w:u w:val="single"/>
        </w:rPr>
        <w:t>Swetnam</w:t>
      </w:r>
      <w:proofErr w:type="spellEnd"/>
      <w:r w:rsidR="00665D0B" w:rsidRPr="00921D9E">
        <w:rPr>
          <w:u w:val="single"/>
        </w:rPr>
        <w:t>:</w:t>
      </w:r>
    </w:p>
    <w:p w:rsidR="001E1EA5" w:rsidRDefault="001E1EA5" w:rsidP="00E55BD2">
      <w:r>
        <w:t>Data:</w:t>
      </w:r>
    </w:p>
    <w:p w:rsidR="001E1EA5" w:rsidRDefault="001E1EA5" w:rsidP="001E1EA5">
      <w:r>
        <w:t>a. 3 sets of fire scar data for multiple sampling sites combined (Holly and Erica):</w:t>
      </w:r>
    </w:p>
    <w:p w:rsidR="001E1EA5" w:rsidRDefault="001E1EA5" w:rsidP="001E1EA5">
      <w:pPr>
        <w:numPr>
          <w:ilvl w:val="0"/>
          <w:numId w:val="2"/>
        </w:numPr>
        <w:spacing w:after="0" w:line="240" w:lineRule="auto"/>
        <w:rPr>
          <w:lang w:val="sv-SE"/>
        </w:rPr>
      </w:pPr>
      <w:r>
        <w:rPr>
          <w:lang w:val="sv-SE"/>
        </w:rPr>
        <w:t>SE AZ (Arizona: Pinalenos, Huachucas, Rincons, Catalinas, Santa Ritas)</w:t>
      </w:r>
    </w:p>
    <w:p w:rsidR="001E1EA5" w:rsidRDefault="001E1EA5" w:rsidP="001E1EA5">
      <w:pPr>
        <w:numPr>
          <w:ilvl w:val="0"/>
          <w:numId w:val="2"/>
        </w:numPr>
        <w:spacing w:after="0" w:line="240" w:lineRule="auto"/>
      </w:pPr>
      <w:r>
        <w:rPr>
          <w:lang w:val="sv-SE"/>
        </w:rPr>
        <w:t xml:space="preserve">Two areas in NM: </w:t>
      </w:r>
    </w:p>
    <w:p w:rsidR="001E1EA5" w:rsidRDefault="001E1EA5" w:rsidP="001E1EA5">
      <w:pPr>
        <w:numPr>
          <w:ilvl w:val="1"/>
          <w:numId w:val="2"/>
        </w:numPr>
        <w:spacing w:after="0" w:line="240" w:lineRule="auto"/>
      </w:pPr>
      <w:r>
        <w:t>Jemez/Bandelier</w:t>
      </w:r>
    </w:p>
    <w:p w:rsidR="001E1EA5" w:rsidRDefault="001E1EA5" w:rsidP="001E1EA5">
      <w:pPr>
        <w:numPr>
          <w:ilvl w:val="1"/>
          <w:numId w:val="2"/>
        </w:numPr>
        <w:spacing w:after="0" w:line="240" w:lineRule="auto"/>
      </w:pPr>
      <w:proofErr w:type="spellStart"/>
      <w:r>
        <w:t>Sandias</w:t>
      </w:r>
      <w:proofErr w:type="spellEnd"/>
    </w:p>
    <w:p w:rsidR="001E1EA5" w:rsidRDefault="001E1EA5" w:rsidP="001E1EA5">
      <w:pPr>
        <w:numPr>
          <w:ilvl w:val="0"/>
          <w:numId w:val="2"/>
        </w:numPr>
        <w:spacing w:after="0" w:line="240" w:lineRule="auto"/>
      </w:pPr>
      <w:r>
        <w:t xml:space="preserve">Percent of recording trees scarred, averaged across the sites within the two regions, for D, E, M, L, A, (no </w:t>
      </w:r>
      <w:proofErr w:type="gramStart"/>
      <w:r>
        <w:t>Us</w:t>
      </w:r>
      <w:proofErr w:type="gramEnd"/>
      <w:r>
        <w:t>).  Percentages calculated with zeros</w:t>
      </w:r>
    </w:p>
    <w:p w:rsidR="001E1EA5" w:rsidRDefault="001E1EA5" w:rsidP="001E1EA5">
      <w:pPr>
        <w:numPr>
          <w:ilvl w:val="0"/>
          <w:numId w:val="2"/>
        </w:numPr>
        <w:spacing w:after="0" w:line="240" w:lineRule="auto"/>
      </w:pPr>
      <w:r>
        <w:t>1650-1900</w:t>
      </w:r>
    </w:p>
    <w:p w:rsidR="001E1EA5" w:rsidRDefault="001E1EA5" w:rsidP="001E1EA5">
      <w:pPr>
        <w:ind w:left="1080"/>
      </w:pPr>
      <w:r>
        <w:tab/>
      </w:r>
    </w:p>
    <w:p w:rsidR="001E1EA5" w:rsidRDefault="001E1EA5" w:rsidP="001E1EA5">
      <w:r>
        <w:t xml:space="preserve">b. 2 pairs of seasonal climate reconstructions: </w:t>
      </w:r>
    </w:p>
    <w:p w:rsidR="001E1EA5" w:rsidRDefault="001E1EA5" w:rsidP="001E1EA5">
      <w:pPr>
        <w:numPr>
          <w:ilvl w:val="0"/>
          <w:numId w:val="3"/>
        </w:numPr>
        <w:spacing w:after="0" w:line="240" w:lineRule="auto"/>
      </w:pPr>
      <w:r>
        <w:t>NAM2 region in AZ (standard precipitation index)</w:t>
      </w:r>
    </w:p>
    <w:p w:rsidR="001E1EA5" w:rsidRDefault="001E1EA5" w:rsidP="001E1EA5">
      <w:pPr>
        <w:numPr>
          <w:ilvl w:val="0"/>
          <w:numId w:val="3"/>
        </w:numPr>
        <w:spacing w:after="0" w:line="240" w:lineRule="auto"/>
      </w:pPr>
      <w:r>
        <w:t xml:space="preserve">Rio Grande box from Cochiti Dan to Elephant Butte dam (CEB), total </w:t>
      </w:r>
      <w:proofErr w:type="spellStart"/>
      <w:r>
        <w:t>precip</w:t>
      </w:r>
      <w:proofErr w:type="spellEnd"/>
    </w:p>
    <w:p w:rsidR="001E1EA5" w:rsidRDefault="001E1EA5" w:rsidP="001E1EA5">
      <w:pPr>
        <w:numPr>
          <w:ilvl w:val="0"/>
          <w:numId w:val="3"/>
        </w:numPr>
        <w:spacing w:after="0" w:line="240" w:lineRule="auto"/>
      </w:pPr>
      <w:r>
        <w:t>Cool season (Oct-April) and monsoon (JJA)</w:t>
      </w:r>
    </w:p>
    <w:p w:rsidR="001E1EA5" w:rsidRDefault="001E1EA5" w:rsidP="001E1EA5">
      <w:pPr>
        <w:numPr>
          <w:ilvl w:val="0"/>
          <w:numId w:val="3"/>
        </w:numPr>
        <w:spacing w:after="0" w:line="240" w:lineRule="auto"/>
      </w:pPr>
      <w:r>
        <w:t>1650-1900</w:t>
      </w:r>
    </w:p>
    <w:p w:rsidR="001E1EA5" w:rsidRDefault="001E1EA5" w:rsidP="00E55BD2"/>
    <w:p w:rsidR="001E1EA5" w:rsidRDefault="001E1EA5" w:rsidP="00E55BD2">
      <w:r>
        <w:lastRenderedPageBreak/>
        <w:t>Research questions:</w:t>
      </w:r>
    </w:p>
    <w:p w:rsidR="00665D0B" w:rsidRDefault="001E1EA5" w:rsidP="001E1EA5">
      <w:pPr>
        <w:pStyle w:val="ListParagraph"/>
        <w:numPr>
          <w:ilvl w:val="0"/>
          <w:numId w:val="5"/>
        </w:numPr>
      </w:pPr>
      <w:r w:rsidRPr="001E1EA5">
        <w:t>How closely linked is seasonal climate to fire occurrence in these two regions?</w:t>
      </w:r>
    </w:p>
    <w:p w:rsidR="001E1EA5" w:rsidRDefault="001E1EA5" w:rsidP="001E1EA5">
      <w:pPr>
        <w:pStyle w:val="ListParagraph"/>
        <w:numPr>
          <w:ilvl w:val="0"/>
          <w:numId w:val="5"/>
        </w:numPr>
      </w:pPr>
      <w:r>
        <w:t>How widespread are the largest fires (across the three regions)?</w:t>
      </w:r>
    </w:p>
    <w:p w:rsidR="001E1EA5" w:rsidRDefault="001E1EA5" w:rsidP="001E1EA5">
      <w:pPr>
        <w:pStyle w:val="ListParagraph"/>
        <w:numPr>
          <w:ilvl w:val="0"/>
          <w:numId w:val="5"/>
        </w:numPr>
      </w:pPr>
      <w:r>
        <w:t>What are the corresponding cool season, and prior monsoon and cool season anomalies that accompany these big fire years?</w:t>
      </w:r>
    </w:p>
    <w:p w:rsidR="00062599" w:rsidRDefault="001E1EA5" w:rsidP="001E1EA5">
      <w:pPr>
        <w:pStyle w:val="ListParagraph"/>
        <w:numPr>
          <w:ilvl w:val="0"/>
          <w:numId w:val="5"/>
        </w:numPr>
      </w:pPr>
      <w:r w:rsidRPr="001E1EA5">
        <w:t>Are there any patterns in DEM fires and seasonal precipitation that correspond to these relatively rare summer (L and/or A) events?</w:t>
      </w:r>
    </w:p>
    <w:p w:rsidR="001E1EA5" w:rsidRDefault="001E1EA5" w:rsidP="001E1EA5">
      <w:pPr>
        <w:pStyle w:val="ListParagraph"/>
        <w:numPr>
          <w:ilvl w:val="0"/>
          <w:numId w:val="5"/>
        </w:numPr>
      </w:pPr>
      <w:r w:rsidRPr="001E1EA5">
        <w:t>Is there any association between wet prior monsoon and the DEM fire season?</w:t>
      </w:r>
    </w:p>
    <w:p w:rsidR="00E55BD2" w:rsidRDefault="00062599" w:rsidP="00E55BD2">
      <w:r>
        <w:t xml:space="preserve">   </w:t>
      </w:r>
      <w:r w:rsidR="00E55BD2">
        <w:t xml:space="preserve"> </w:t>
      </w:r>
    </w:p>
    <w:p w:rsidR="00193EC2" w:rsidRDefault="00AA62CD" w:rsidP="00E55BD2">
      <w:r>
        <w:t xml:space="preserve">  </w:t>
      </w:r>
    </w:p>
    <w:p w:rsidR="00310440" w:rsidRPr="00310440" w:rsidRDefault="00193EC2" w:rsidP="00310440">
      <w:pPr>
        <w:jc w:val="center"/>
        <w:rPr>
          <w:rFonts w:ascii="Calibri" w:hAnsi="Calibri"/>
          <w:noProof/>
        </w:rPr>
      </w:pPr>
      <w:r>
        <w:fldChar w:fldCharType="begin"/>
      </w:r>
      <w:r>
        <w:instrText xml:space="preserve"> ADDIN REFMGR.REFLIST </w:instrText>
      </w:r>
      <w:r>
        <w:fldChar w:fldCharType="separate"/>
      </w:r>
      <w:r w:rsidR="00310440" w:rsidRPr="00310440">
        <w:rPr>
          <w:rFonts w:ascii="Calibri" w:hAnsi="Calibri"/>
          <w:noProof/>
        </w:rPr>
        <w:t>References</w:t>
      </w:r>
    </w:p>
    <w:p w:rsidR="00310440" w:rsidRPr="00310440" w:rsidRDefault="00310440" w:rsidP="00310440">
      <w:pPr>
        <w:jc w:val="center"/>
        <w:rPr>
          <w:rFonts w:ascii="Calibri" w:hAnsi="Calibri"/>
          <w:noProof/>
        </w:rPr>
      </w:pPr>
    </w:p>
    <w:p w:rsidR="00310440" w:rsidRDefault="00310440" w:rsidP="00310440">
      <w:pPr>
        <w:tabs>
          <w:tab w:val="left" w:pos="0"/>
        </w:tabs>
        <w:spacing w:after="240" w:line="240" w:lineRule="auto"/>
        <w:rPr>
          <w:rFonts w:ascii="Calibri" w:hAnsi="Calibri"/>
          <w:noProof/>
        </w:rPr>
      </w:pPr>
      <w:r>
        <w:rPr>
          <w:rFonts w:ascii="Calibri" w:hAnsi="Calibri"/>
          <w:noProof/>
        </w:rPr>
        <w:t>Baisan, C.H., Swetnam, T.W., 1990. Fire history on a desert mountain range: Rincon Mountain Wilderness, Arizona, U.S.A. Canadian Journal of Forest Research 20, 1559-1569.</w:t>
      </w:r>
    </w:p>
    <w:p w:rsidR="00310440" w:rsidRDefault="00310440" w:rsidP="00310440">
      <w:pPr>
        <w:tabs>
          <w:tab w:val="left" w:pos="0"/>
        </w:tabs>
        <w:spacing w:after="240" w:line="240" w:lineRule="auto"/>
        <w:rPr>
          <w:rFonts w:ascii="Calibri" w:hAnsi="Calibri"/>
          <w:noProof/>
        </w:rPr>
      </w:pPr>
      <w:r>
        <w:rPr>
          <w:rFonts w:ascii="Calibri" w:hAnsi="Calibri"/>
          <w:noProof/>
        </w:rPr>
        <w:t>Crimmins, M.A., 2006. Synoptic climatology of extreme fire-weather conditions across the southwest United States. International Journal of Climatology 26, 1001-1016.</w:t>
      </w:r>
    </w:p>
    <w:p w:rsidR="00310440" w:rsidRDefault="00310440" w:rsidP="00310440">
      <w:pPr>
        <w:tabs>
          <w:tab w:val="left" w:pos="0"/>
        </w:tabs>
        <w:spacing w:after="240" w:line="240" w:lineRule="auto"/>
        <w:rPr>
          <w:rFonts w:ascii="Calibri" w:hAnsi="Calibri"/>
          <w:noProof/>
        </w:rPr>
      </w:pPr>
      <w:r>
        <w:rPr>
          <w:rFonts w:ascii="Calibri" w:hAnsi="Calibri"/>
          <w:noProof/>
        </w:rPr>
        <w:t>Crimmins, M.A., Comrie, A.C., 2004. Interactions between antecedent climate and wildfire variability across south-eastern Arizona. International Journal of Wildland Fire 13, 455-466.</w:t>
      </w:r>
    </w:p>
    <w:p w:rsidR="00310440" w:rsidRDefault="00310440" w:rsidP="00310440">
      <w:pPr>
        <w:tabs>
          <w:tab w:val="left" w:pos="0"/>
        </w:tabs>
        <w:spacing w:after="240" w:line="240" w:lineRule="auto"/>
        <w:rPr>
          <w:rFonts w:ascii="Calibri" w:hAnsi="Calibri"/>
          <w:noProof/>
        </w:rPr>
      </w:pPr>
      <w:r>
        <w:rPr>
          <w:rFonts w:ascii="Calibri" w:hAnsi="Calibri"/>
          <w:noProof/>
        </w:rPr>
        <w:t>Farris, C.A., Baisan, C.H., Falk, D.A., Yool, S.R., Swetnam, T.W., 2010. Spatial and temporal corroboration of a fire-scar-based fire history in a frequently burned ponderosa pine forest. Ecological Applications 20, 1598-1614.</w:t>
      </w:r>
    </w:p>
    <w:p w:rsidR="00310440" w:rsidRDefault="00310440" w:rsidP="00310440">
      <w:pPr>
        <w:tabs>
          <w:tab w:val="left" w:pos="0"/>
        </w:tabs>
        <w:spacing w:after="0" w:line="240" w:lineRule="auto"/>
        <w:rPr>
          <w:rFonts w:ascii="Calibri" w:hAnsi="Calibri"/>
          <w:noProof/>
        </w:rPr>
      </w:pPr>
      <w:r>
        <w:rPr>
          <w:rFonts w:ascii="Calibri" w:hAnsi="Calibri"/>
          <w:noProof/>
        </w:rPr>
        <w:t>Stephens, S.L., Fry, D.L., Collins, B.M., Skinner, C.N., Franco-Vizcaino, E., Freed, T.J., 2010. Fire-scar formation in Jeffrey pine-mixed conifer forests in the Sierra San Pedro Martir, Mexico. Canadian Journal of Forest Research-Revue Canadienne de Recherche Forestiere 40, 1497-1505.</w:t>
      </w:r>
    </w:p>
    <w:p w:rsidR="00310440" w:rsidRDefault="00310440" w:rsidP="00310440">
      <w:pPr>
        <w:tabs>
          <w:tab w:val="left" w:pos="0"/>
        </w:tabs>
        <w:spacing w:after="0" w:line="240" w:lineRule="auto"/>
        <w:rPr>
          <w:rFonts w:ascii="Calibri" w:hAnsi="Calibri"/>
          <w:noProof/>
        </w:rPr>
      </w:pPr>
    </w:p>
    <w:p w:rsidR="004A2136" w:rsidRDefault="00193EC2" w:rsidP="00E55BD2">
      <w:r>
        <w:fldChar w:fldCharType="end"/>
      </w:r>
    </w:p>
    <w:sectPr w:rsidR="004A2136">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63FC" w:rsidRDefault="009E63FC" w:rsidP="008D2EB4">
      <w:pPr>
        <w:spacing w:after="0" w:line="240" w:lineRule="auto"/>
      </w:pPr>
      <w:r>
        <w:separator/>
      </w:r>
    </w:p>
  </w:endnote>
  <w:endnote w:type="continuationSeparator" w:id="0">
    <w:p w:rsidR="009E63FC" w:rsidRDefault="009E63FC" w:rsidP="008D2E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573386"/>
      <w:docPartObj>
        <w:docPartGallery w:val="Page Numbers (Bottom of Page)"/>
        <w:docPartUnique/>
      </w:docPartObj>
    </w:sdtPr>
    <w:sdtEndPr>
      <w:rPr>
        <w:noProof/>
      </w:rPr>
    </w:sdtEndPr>
    <w:sdtContent>
      <w:p w:rsidR="008D2EB4" w:rsidRDefault="008D2EB4">
        <w:pPr>
          <w:pStyle w:val="Footer"/>
          <w:jc w:val="right"/>
        </w:pPr>
        <w:r>
          <w:fldChar w:fldCharType="begin"/>
        </w:r>
        <w:r>
          <w:instrText xml:space="preserve"> PAGE   \* MERGEFORMAT </w:instrText>
        </w:r>
        <w:r>
          <w:fldChar w:fldCharType="separate"/>
        </w:r>
        <w:r w:rsidR="00E871FC">
          <w:rPr>
            <w:noProof/>
          </w:rPr>
          <w:t>2</w:t>
        </w:r>
        <w:r>
          <w:rPr>
            <w:noProof/>
          </w:rPr>
          <w:fldChar w:fldCharType="end"/>
        </w:r>
      </w:p>
    </w:sdtContent>
  </w:sdt>
  <w:p w:rsidR="008D2EB4" w:rsidRDefault="008D2E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63FC" w:rsidRDefault="009E63FC" w:rsidP="008D2EB4">
      <w:pPr>
        <w:spacing w:after="0" w:line="240" w:lineRule="auto"/>
      </w:pPr>
      <w:r>
        <w:separator/>
      </w:r>
    </w:p>
  </w:footnote>
  <w:footnote w:type="continuationSeparator" w:id="0">
    <w:p w:rsidR="009E63FC" w:rsidRDefault="009E63FC" w:rsidP="008D2E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2933" w:rsidRDefault="00A22933" w:rsidP="00A22933">
    <w:pPr>
      <w:pStyle w:val="Header"/>
      <w:tabs>
        <w:tab w:val="clear" w:pos="4680"/>
        <w:tab w:val="clear" w:pos="9360"/>
        <w:tab w:val="left" w:pos="7965"/>
      </w:tabs>
    </w:pPr>
    <w:r>
      <w:t xml:space="preserve">Draft </w:t>
    </w:r>
    <w:r>
      <w:fldChar w:fldCharType="begin"/>
    </w:r>
    <w:r>
      <w:instrText xml:space="preserve"> DATE \@ "M/d/yyyy" </w:instrText>
    </w:r>
    <w:r>
      <w:fldChar w:fldCharType="separate"/>
    </w:r>
    <w:r w:rsidR="0051372C">
      <w:rPr>
        <w:noProof/>
      </w:rPr>
      <w:t>9/11/2014</w:t>
    </w:r>
    <w:r>
      <w:fldChar w:fldCharType="end"/>
    </w:r>
    <w:r>
      <w:tab/>
      <w:t>E.Q. Margol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C601A"/>
    <w:multiLevelType w:val="hybridMultilevel"/>
    <w:tmpl w:val="0A2EF28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
    <w:nsid w:val="120F0814"/>
    <w:multiLevelType w:val="hybridMultilevel"/>
    <w:tmpl w:val="A118A1D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2">
    <w:nsid w:val="4346194C"/>
    <w:multiLevelType w:val="hybridMultilevel"/>
    <w:tmpl w:val="63E60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A3565E"/>
    <w:multiLevelType w:val="hybridMultilevel"/>
    <w:tmpl w:val="6D48D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ellis_rm12&lt;/item&gt;&lt;/Libraries&gt;&lt;/ENLibraries&gt;"/>
  </w:docVars>
  <w:rsids>
    <w:rsidRoot w:val="001F3D2A"/>
    <w:rsid w:val="000069F3"/>
    <w:rsid w:val="00016E93"/>
    <w:rsid w:val="00062599"/>
    <w:rsid w:val="000E2838"/>
    <w:rsid w:val="00105D13"/>
    <w:rsid w:val="00137F65"/>
    <w:rsid w:val="00171858"/>
    <w:rsid w:val="00193EC2"/>
    <w:rsid w:val="001A2281"/>
    <w:rsid w:val="001A46DD"/>
    <w:rsid w:val="001E1EA5"/>
    <w:rsid w:val="001F3D2A"/>
    <w:rsid w:val="00280D9E"/>
    <w:rsid w:val="002857CA"/>
    <w:rsid w:val="002A4B96"/>
    <w:rsid w:val="002E218D"/>
    <w:rsid w:val="00310440"/>
    <w:rsid w:val="00330EA1"/>
    <w:rsid w:val="00392FEA"/>
    <w:rsid w:val="003968D9"/>
    <w:rsid w:val="0045299A"/>
    <w:rsid w:val="004A2136"/>
    <w:rsid w:val="004E4962"/>
    <w:rsid w:val="005130E9"/>
    <w:rsid w:val="0051372C"/>
    <w:rsid w:val="00544A4F"/>
    <w:rsid w:val="00554C3A"/>
    <w:rsid w:val="005561E9"/>
    <w:rsid w:val="005F601B"/>
    <w:rsid w:val="00665D0B"/>
    <w:rsid w:val="006803BE"/>
    <w:rsid w:val="006A17A7"/>
    <w:rsid w:val="006C5BE6"/>
    <w:rsid w:val="00701395"/>
    <w:rsid w:val="00772978"/>
    <w:rsid w:val="007C5A6A"/>
    <w:rsid w:val="007E4DFD"/>
    <w:rsid w:val="007F0FB7"/>
    <w:rsid w:val="007F4406"/>
    <w:rsid w:val="007F58BD"/>
    <w:rsid w:val="00804DE7"/>
    <w:rsid w:val="008616BC"/>
    <w:rsid w:val="008668A1"/>
    <w:rsid w:val="008678EE"/>
    <w:rsid w:val="00867F72"/>
    <w:rsid w:val="008B0744"/>
    <w:rsid w:val="008C3F13"/>
    <w:rsid w:val="008C467C"/>
    <w:rsid w:val="008D2EB4"/>
    <w:rsid w:val="00901C2E"/>
    <w:rsid w:val="00905D5B"/>
    <w:rsid w:val="00921D9E"/>
    <w:rsid w:val="00983E25"/>
    <w:rsid w:val="009E63FC"/>
    <w:rsid w:val="009F3760"/>
    <w:rsid w:val="00A16859"/>
    <w:rsid w:val="00A22933"/>
    <w:rsid w:val="00A97A6E"/>
    <w:rsid w:val="00AA62CD"/>
    <w:rsid w:val="00AC0DA1"/>
    <w:rsid w:val="00AD2F5B"/>
    <w:rsid w:val="00AE4FAA"/>
    <w:rsid w:val="00B0001F"/>
    <w:rsid w:val="00B803D3"/>
    <w:rsid w:val="00B970F6"/>
    <w:rsid w:val="00C53FBE"/>
    <w:rsid w:val="00C94CB4"/>
    <w:rsid w:val="00C95B84"/>
    <w:rsid w:val="00CC5B64"/>
    <w:rsid w:val="00D307BD"/>
    <w:rsid w:val="00D36642"/>
    <w:rsid w:val="00D86C9B"/>
    <w:rsid w:val="00DB5391"/>
    <w:rsid w:val="00DC3C78"/>
    <w:rsid w:val="00E55BD2"/>
    <w:rsid w:val="00E62536"/>
    <w:rsid w:val="00E64045"/>
    <w:rsid w:val="00E871FC"/>
    <w:rsid w:val="00E90D19"/>
    <w:rsid w:val="00EA0B98"/>
    <w:rsid w:val="00EA16FB"/>
    <w:rsid w:val="00EB0D2F"/>
    <w:rsid w:val="00EB10FB"/>
    <w:rsid w:val="00F330E2"/>
    <w:rsid w:val="00F706F0"/>
    <w:rsid w:val="00F70D18"/>
    <w:rsid w:val="00FE7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5BD2"/>
    <w:pPr>
      <w:ind w:left="720"/>
      <w:contextualSpacing/>
    </w:pPr>
  </w:style>
  <w:style w:type="paragraph" w:styleId="Header">
    <w:name w:val="header"/>
    <w:basedOn w:val="Normal"/>
    <w:link w:val="HeaderChar"/>
    <w:uiPriority w:val="99"/>
    <w:unhideWhenUsed/>
    <w:rsid w:val="008D2E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EB4"/>
  </w:style>
  <w:style w:type="paragraph" w:styleId="Footer">
    <w:name w:val="footer"/>
    <w:basedOn w:val="Normal"/>
    <w:link w:val="FooterChar"/>
    <w:uiPriority w:val="99"/>
    <w:unhideWhenUsed/>
    <w:rsid w:val="008D2E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EB4"/>
  </w:style>
  <w:style w:type="paragraph" w:styleId="BalloonText">
    <w:name w:val="Balloon Text"/>
    <w:basedOn w:val="Normal"/>
    <w:link w:val="BalloonTextChar"/>
    <w:uiPriority w:val="99"/>
    <w:semiHidden/>
    <w:unhideWhenUsed/>
    <w:rsid w:val="00A229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293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5BD2"/>
    <w:pPr>
      <w:ind w:left="720"/>
      <w:contextualSpacing/>
    </w:pPr>
  </w:style>
  <w:style w:type="paragraph" w:styleId="Header">
    <w:name w:val="header"/>
    <w:basedOn w:val="Normal"/>
    <w:link w:val="HeaderChar"/>
    <w:uiPriority w:val="99"/>
    <w:unhideWhenUsed/>
    <w:rsid w:val="008D2E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EB4"/>
  </w:style>
  <w:style w:type="paragraph" w:styleId="Footer">
    <w:name w:val="footer"/>
    <w:basedOn w:val="Normal"/>
    <w:link w:val="FooterChar"/>
    <w:uiPriority w:val="99"/>
    <w:unhideWhenUsed/>
    <w:rsid w:val="008D2E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EB4"/>
  </w:style>
  <w:style w:type="paragraph" w:styleId="BalloonText">
    <w:name w:val="Balloon Text"/>
    <w:basedOn w:val="Normal"/>
    <w:link w:val="BalloonTextChar"/>
    <w:uiPriority w:val="99"/>
    <w:semiHidden/>
    <w:unhideWhenUsed/>
    <w:rsid w:val="00A229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293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8497">
      <w:bodyDiv w:val="1"/>
      <w:marLeft w:val="0"/>
      <w:marRight w:val="0"/>
      <w:marTop w:val="0"/>
      <w:marBottom w:val="0"/>
      <w:divBdr>
        <w:top w:val="none" w:sz="0" w:space="0" w:color="auto"/>
        <w:left w:val="none" w:sz="0" w:space="0" w:color="auto"/>
        <w:bottom w:val="none" w:sz="0" w:space="0" w:color="auto"/>
        <w:right w:val="none" w:sz="0" w:space="0" w:color="auto"/>
      </w:divBdr>
    </w:div>
    <w:div w:id="239484360">
      <w:bodyDiv w:val="1"/>
      <w:marLeft w:val="0"/>
      <w:marRight w:val="0"/>
      <w:marTop w:val="0"/>
      <w:marBottom w:val="0"/>
      <w:divBdr>
        <w:top w:val="none" w:sz="0" w:space="0" w:color="auto"/>
        <w:left w:val="none" w:sz="0" w:space="0" w:color="auto"/>
        <w:bottom w:val="none" w:sz="0" w:space="0" w:color="auto"/>
        <w:right w:val="none" w:sz="0" w:space="0" w:color="auto"/>
      </w:divBdr>
    </w:div>
    <w:div w:id="1149597067">
      <w:bodyDiv w:val="1"/>
      <w:marLeft w:val="0"/>
      <w:marRight w:val="0"/>
      <w:marTop w:val="0"/>
      <w:marBottom w:val="0"/>
      <w:divBdr>
        <w:top w:val="none" w:sz="0" w:space="0" w:color="auto"/>
        <w:left w:val="none" w:sz="0" w:space="0" w:color="auto"/>
        <w:bottom w:val="none" w:sz="0" w:space="0" w:color="auto"/>
        <w:right w:val="none" w:sz="0" w:space="0" w:color="auto"/>
      </w:divBdr>
    </w:div>
    <w:div w:id="170505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5</Pages>
  <Words>2455</Words>
  <Characters>1399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16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s margolis</dc:creator>
  <cp:lastModifiedBy>ellisqm</cp:lastModifiedBy>
  <cp:revision>5</cp:revision>
  <cp:lastPrinted>2014-09-11T16:41:00Z</cp:lastPrinted>
  <dcterms:created xsi:type="dcterms:W3CDTF">2014-09-12T00:37:00Z</dcterms:created>
  <dcterms:modified xsi:type="dcterms:W3CDTF">2014-09-12T00:54:00Z</dcterms:modified>
</cp:coreProperties>
</file>